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BDEBEC5" w:rsidR="00C30D0C" w:rsidRDefault="00905975" w:rsidP="0044729E">
      <w:pPr>
        <w:ind w:firstLine="720"/>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list</w:t>
      </w:r>
      <w:r w:rsidR="00045EB7">
        <w:t>__.</w:t>
      </w:r>
    </w:p>
    <w:p w14:paraId="5B49840D" w14:textId="77777777" w:rsidR="00CE4B3B" w:rsidRDefault="00CE4B3B" w:rsidP="0044729E">
      <w:pPr>
        <w:ind w:firstLine="720"/>
      </w:pPr>
    </w:p>
    <w:p w14:paraId="6833345B" w14:textId="67050685" w:rsidR="00C30D0C" w:rsidRDefault="00CE4B3B">
      <w:pPr>
        <w:rPr>
          <w:b/>
          <w:bCs/>
        </w:rPr>
      </w:pPr>
      <w:r>
        <w:rPr>
          <w:b/>
          <w:bCs/>
        </w:rPr>
        <w:br w:type="column"/>
      </w:r>
      <w:r w:rsidR="00BF7FD8" w:rsidRPr="00BF7FD8">
        <w:rPr>
          <w:b/>
          <w:bCs/>
        </w:rPr>
        <w:lastRenderedPageBreak/>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length. </w:t>
      </w:r>
    </w:p>
    <w:p w14:paraId="018F365B" w14:textId="2BC7EA5A"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Helianthus annus) </w:t>
      </w:r>
      <w:r w:rsidR="001E4573">
        <w:t xml:space="preserve">exhibit </w:t>
      </w:r>
      <w:r w:rsidR="004F2E0D">
        <w:t>day-neutra</w:t>
      </w:r>
      <w:r w:rsidR="001E4573">
        <w:t>l, facultative short day, and facultative long-day responses, which vary with their environment (Blackman, 2013).</w:t>
      </w:r>
    </w:p>
    <w:p w14:paraId="77913E7A" w14:textId="2A9CF520" w:rsidR="007C5A21" w:rsidRPr="007C5A21" w:rsidRDefault="00BF3B0D" w:rsidP="00BF3B0D">
      <w:pPr>
        <w:ind w:firstLine="720"/>
        <w:rPr>
          <w:i/>
          <w:iCs/>
        </w:rPr>
      </w:pPr>
      <w:r>
        <w:t>Distinct</w:t>
      </w:r>
      <w:r w:rsidR="002D5AB7">
        <w:t xml:space="preserve"> genetic responses that are detectable in different environments are known as genotype by environment interactions, or GxE. The methodology commonly employed to study variation in GxE include common gardens and reciprocal transplant experiments between contrasting environments.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In crop species, altering the timing of flowering has been a major </w:t>
      </w:r>
      <w:r w:rsidR="009C5238">
        <w:t xml:space="preserve">crop improvement strategy to adapt crops for local or future environments (Jung &amp; Müller, 2009). Changing flowering responsiveness to photoperiod cues has allowed geographic range expansion and increased yields in a </w:t>
      </w:r>
      <w:r w:rsidR="009C5238">
        <w:lastRenderedPageBreak/>
        <w:t xml:space="preserve">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r>
        <w:t xml:space="preserve">However, the majority of studies of flowering GxE have used inbreeding, short-lived species. It is not clear whether insights from these species can be extrapolated to species with different life histories.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w:t>
      </w:r>
      <w:proofErr w:type="gramStart"/>
      <w:r w:rsidR="00203580">
        <w:t xml:space="preserve">individuals, </w:t>
      </w:r>
      <w:r w:rsidR="002D5AB7">
        <w:t>and</w:t>
      </w:r>
      <w:proofErr w:type="gramEnd"/>
      <w:r w:rsidR="002D5AB7">
        <w:t xml:space="preserve"> have divergent leaf and whole plant morphologies (</w:t>
      </w:r>
      <w:proofErr w:type="spellStart"/>
      <w:r w:rsidR="002D5AB7">
        <w:t>Casler</w:t>
      </w:r>
      <w:proofErr w:type="spellEnd"/>
      <w:r w:rsidR="002D5AB7">
        <w:t xml:space="preserve"> et al 2007; Lowry et al 2014; </w:t>
      </w:r>
      <w:proofErr w:type="spellStart"/>
      <w:r w:rsidR="002D5AB7">
        <w:t>Casler</w:t>
      </w:r>
      <w:proofErr w:type="spellEnd"/>
      <w:r w:rsidR="002D5AB7">
        <w:t xml:space="preserve">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Genetic differences in flowering date and photoperiod response across these genetic subpopulations will be an early point of exploitation in biomass crop breeding.</w:t>
      </w:r>
    </w:p>
    <w:p w14:paraId="7DFF4020" w14:textId="5FEF71D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233D87" w:rsidP="004144D8">
      <w:pPr>
        <w:rPr>
          <w:b/>
          <w:bCs/>
        </w:rPr>
      </w:pPr>
      <w:r>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6D81B05"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w:t>
      </w:r>
      <w:r w:rsidR="00384C59">
        <w:t>. The Gulf and Midwest</w:t>
      </w:r>
      <w:r w:rsidR="00263D55">
        <w:t xml:space="preserve"> genetic subpopulations had the most distinct phenological responses across our common </w:t>
      </w:r>
      <w:proofErr w:type="gramStart"/>
      <w:r w:rsidR="00263D55">
        <w:t>gardens</w:t>
      </w:r>
      <w:r w:rsidR="0052324B">
        <w:t>,</w:t>
      </w:r>
      <w:r w:rsidR="002B031D">
        <w:t xml:space="preserve"> and</w:t>
      </w:r>
      <w:proofErr w:type="gramEnd"/>
      <w:r w:rsidR="002B031D">
        <w:t xml:space="preserve">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four northern and </w:t>
      </w:r>
      <w:r w:rsidR="001E4573">
        <w:t xml:space="preserve">the </w:t>
      </w:r>
      <w:r w:rsidR="0052324B">
        <w:t xml:space="preserve">three Texas common gardens and </w:t>
      </w:r>
      <w:r w:rsidR="00384C59">
        <w:t>contributed to</w:t>
      </w:r>
      <w:r w:rsidR="0052324B">
        <w:t xml:space="preserve"> positive phenotypic correlations for flowering time </w:t>
      </w:r>
      <w:r w:rsidR="00BC47FE">
        <w:t xml:space="preserve">which increased at the northern sites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r w:rsidR="00AC32B9" w:rsidRPr="00233D87">
        <w:rPr>
          <w:i/>
          <w:iCs/>
          <w:sz w:val="18"/>
          <w:szCs w:val="18"/>
        </w:rPr>
        <w:lastRenderedPageBreak/>
        <w:t>Figur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greenup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greenup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4FA9CD03" w:rsidR="0052324B" w:rsidRPr="005D2E94" w:rsidRDefault="00233D87" w:rsidP="0052324B">
      <w:pPr>
        <w:ind w:firstLine="720"/>
      </w:pPr>
      <w:r>
        <w:br w:type="column"/>
      </w:r>
      <w:r w:rsidR="0052324B">
        <w:lastRenderedPageBreak/>
        <w:t xml:space="preserve">We determined </w:t>
      </w:r>
      <w:proofErr w:type="gramStart"/>
      <w:r w:rsidR="00D807FC">
        <w:t>n</w:t>
      </w:r>
      <w:r w:rsidR="0052324B">
        <w:t>arrow-sense</w:t>
      </w:r>
      <w:proofErr w:type="gramEnd"/>
      <w:r w:rsidR="0052324B">
        <w:t xml:space="preserve"> </w:t>
      </w:r>
      <w:proofErr w:type="spellStart"/>
      <w:r w:rsidR="0052324B">
        <w:t>heritabilities</w:t>
      </w:r>
      <w:proofErr w:type="spellEnd"/>
      <w:r w:rsidR="0052324B">
        <w:t xml:space="preserve"> (h</w:t>
      </w:r>
      <w:r w:rsidR="0052324B">
        <w:rPr>
          <w:vertAlign w:val="superscript"/>
        </w:rPr>
        <w:t>2</w:t>
      </w:r>
      <w:r w:rsidR="0052324B">
        <w:t>)</w:t>
      </w:r>
      <w:r w:rsidR="0052324B">
        <w:rPr>
          <w:vertAlign w:val="superscript"/>
        </w:rPr>
        <w:t xml:space="preserve"> </w:t>
      </w:r>
      <w:r w:rsidR="0052324B">
        <w:t>for greenup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on average for greenup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greenup at our OK and NE common gardens. Greenup dates at these sites were uncorrelated </w:t>
      </w:r>
      <w:r w:rsidR="00BC47FE">
        <w:t xml:space="preserve">or negatively correlated </w:t>
      </w:r>
      <w:r w:rsidR="0052324B">
        <w:t>with greenup dates for clonal replicates at other sites (Figure 1B). These negative and small correlations undoubtedly contributed to the low h</w:t>
      </w:r>
      <w:r w:rsidR="0052324B">
        <w:rPr>
          <w:vertAlign w:val="superscript"/>
        </w:rPr>
        <w:t>2</w:t>
      </w:r>
      <w:r w:rsidR="0052324B">
        <w:t xml:space="preserve"> values for greenup and flowering date across all eight sites: h</w:t>
      </w:r>
      <w:r w:rsidR="0052324B">
        <w:rPr>
          <w:vertAlign w:val="superscript"/>
        </w:rPr>
        <w:t>2</w:t>
      </w:r>
      <w:r w:rsidR="0052324B">
        <w:t xml:space="preserve"> was </w:t>
      </w:r>
      <w:r w:rsidR="00BC47FE">
        <w:t>0.</w:t>
      </w:r>
      <w:r w:rsidR="00581C71">
        <w:t>8</w:t>
      </w:r>
      <w:r w:rsidR="0052324B">
        <w:t xml:space="preserve">% for greenup and </w:t>
      </w:r>
      <w:r w:rsidR="00581C71">
        <w:t>23.2</w:t>
      </w:r>
      <w:r w:rsidR="0052324B">
        <w:t>% for flowering date</w:t>
      </w:r>
      <w:r w:rsidR="00581C71">
        <w:t xml:space="preserve"> </w:t>
      </w:r>
      <w:r w:rsidR="001E4573">
        <w:t>in models including all sites</w:t>
      </w:r>
      <w:r w:rsidR="0052324B">
        <w:t>. These data indicated the presence of numerous rank-changing genotype by environment interactions for these phenotypes across these common gardens.</w:t>
      </w:r>
    </w:p>
    <w:p w14:paraId="7AE69B1E" w14:textId="3AE71E30"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w:t>
      </w:r>
      <w:proofErr w:type="spellStart"/>
      <w:r w:rsidR="005E25C9" w:rsidRPr="00CB22A9">
        <w:t>Casler</w:t>
      </w:r>
      <w:proofErr w:type="spellEnd"/>
      <w:r w:rsidR="005E25C9" w:rsidRPr="00CB22A9">
        <w:t xml:space="preserve">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73F56F46"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975229">
        <w:t>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w:t>
      </w:r>
      <w:r w:rsidR="00975229">
        <w:t xml:space="preserve"> </w:t>
      </w:r>
      <w:r w:rsidR="00D862AA">
        <w:t xml:space="preserve">G and GxE estimates for greenup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p>
    <w:p w14:paraId="3D48899C" w14:textId="3908F28D" w:rsidR="00741E58" w:rsidRDefault="00D862AA" w:rsidP="00973DCA">
      <w:pPr>
        <w:ind w:firstLine="720"/>
      </w:pPr>
      <w:r>
        <w:t>In contrast</w:t>
      </w:r>
      <w:r w:rsidR="009769D6">
        <w:t xml:space="preserve"> to greenup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while three additional cues, daylength, rainfall between greenup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t xml:space="preserve">cue </w:t>
      </w:r>
      <w:r w:rsidR="00BA245F">
        <w:t xml:space="preserve">in the </w:t>
      </w:r>
      <w:r w:rsidR="00BA245F">
        <w:lastRenderedPageBreak/>
        <w:t>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t>Genetic effects of</w:t>
      </w:r>
      <w:r w:rsidR="00020495">
        <w:rPr>
          <w:i/>
          <w:iCs/>
        </w:rPr>
        <w:t xml:space="preserve"> greenup and flowering as functions of environmental cues</w:t>
      </w:r>
    </w:p>
    <w:p w14:paraId="41E69073" w14:textId="685E0198"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r w:rsidR="006279C0">
        <w:t xml:space="preserve">greenup date. </w:t>
      </w:r>
      <w:r>
        <w:t xml:space="preserve">We </w:t>
      </w:r>
      <w:r w:rsidR="006279C0">
        <w:t xml:space="preserve">therefore </w:t>
      </w:r>
      <w:r w:rsidR="00975229">
        <w:t>used genome-wide association on genetic BLUPs 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w:t>
      </w:r>
      <w:r w:rsidR="00975229">
        <w:t xml:space="preserve">consistent genetic associations for flowering across </w:t>
      </w:r>
      <w:r w:rsidR="00975229">
        <w:t xml:space="preserve">all eight sites as well as at </w:t>
      </w:r>
      <w:r w:rsidR="00975229">
        <w:t xml:space="preserve">two site subsets, the “Texas” </w:t>
      </w:r>
      <w:proofErr w:type="gramStart"/>
      <w:r w:rsidR="00975229">
        <w:t>gardens</w:t>
      </w:r>
      <w:proofErr w:type="gramEnd"/>
      <w:r w:rsidR="00975229">
        <w:t xml:space="preserve"> and the “North” gardens, which corresponded to the home ranges of the Gulf and Midwest subpopulations, respectively.</w:t>
      </w:r>
    </w:p>
    <w:p w14:paraId="34421DEF" w14:textId="6D27C567" w:rsidR="009F697B" w:rsidRDefault="00975229" w:rsidP="00975229">
      <w:pPr>
        <w:ind w:firstLine="720"/>
      </w:pPr>
      <w:r>
        <w:t xml:space="preserve">We first evaluated the suitability of GWAS on these environmental cues by comparing the strength of associations between GWAS on these cues and GWAS on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 xml:space="preserve">Indeed, the Gulf subpopulation only had significant associations for daylength in Texas, not for GDD, while the Midwest subpopulation only had significant associations for cumulative GDD in Texas, not for daylength. </w:t>
      </w:r>
    </w:p>
    <w:p w14:paraId="75D0B8F3" w14:textId="5039E763" w:rsidR="009E7B06" w:rsidRDefault="005F664E" w:rsidP="00CE4B3B">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n</w:t>
      </w:r>
      <w:r>
        <w:rPr>
          <w:vertAlign w:val="subscript"/>
        </w:rPr>
        <w:t>regions</w:t>
      </w:r>
      <w:r w:rsidR="002B494F">
        <w:rPr>
          <w:vertAlign w:val="subscript"/>
        </w:rPr>
        <w:t xml:space="preserve"> </w:t>
      </w:r>
      <w:r>
        <w:t>=</w:t>
      </w:r>
      <w:r w:rsidR="002B494F">
        <w:t xml:space="preserve"> 463</w:t>
      </w:r>
      <w:r>
        <w:t>), north gardens (n</w:t>
      </w:r>
      <w:r>
        <w:rPr>
          <w:vertAlign w:val="subscript"/>
        </w:rPr>
        <w:t>regions</w:t>
      </w:r>
      <w:r>
        <w:t>=</w:t>
      </w:r>
      <w:r w:rsidR="002B494F">
        <w:t>2,551</w:t>
      </w:r>
      <w:r>
        <w:t>), and Texas gardens (n</w:t>
      </w:r>
      <w:r>
        <w:rPr>
          <w:vertAlign w:val="subscript"/>
        </w:rPr>
        <w:t>regions</w:t>
      </w:r>
      <w:r>
        <w:t>=</w:t>
      </w:r>
      <w:r w:rsidR="002B494F">
        <w:t>420</w:t>
      </w:r>
      <w:r>
        <w:t>). 20kb represents the inflection point where linkage disequilibrium decay flattens in this species (Lovell et al., 202X).</w:t>
      </w:r>
      <w:r w:rsidR="006779E3">
        <w:t xml:space="preserve"> </w:t>
      </w:r>
      <w:r w:rsidR="006779E3">
        <w:t xml:space="preserve">In nine single-subpopulation GWAS </w:t>
      </w:r>
      <w:r w:rsidR="006779E3">
        <w:t>that had</w:t>
      </w:r>
      <w:r w:rsidR="006779E3">
        <w:t xml:space="preserve"> associations above a 10% FDR, 22 20kb regions had associations in three or more GWAS (Figure 2), and 369 had associations in two or more GWAS. These regions in particular may underlie consistent genetic effects detectable across the species’ natural range. </w:t>
      </w:r>
      <w:r>
        <w:t xml:space="preserve"> </w:t>
      </w:r>
      <w:proofErr w:type="gramStart"/>
      <w:r w:rsidR="00233D87">
        <w:t>Typically</w:t>
      </w:r>
      <w:proofErr w:type="gramEnd"/>
      <w:r w:rsidR="00233D87" w:rsidRPr="0026306B">
        <w:rPr>
          <w:i/>
          <w:iCs/>
        </w:rPr>
        <w:t>__, associations did or did not overlap significantly in the same phenotypes among subpopulations?</w:t>
      </w:r>
      <w:r w:rsidR="0026306B">
        <w:rPr>
          <w:i/>
          <w:iCs/>
        </w:rPr>
        <w:t xml:space="preserve"> What about between sets of sites? This is GxE at the continental scale, point out.</w:t>
      </w:r>
      <w:r w:rsidR="00233D87" w:rsidRPr="0026306B">
        <w:rPr>
          <w:i/>
          <w:iCs/>
        </w:rPr>
        <w:t>__</w:t>
      </w:r>
      <w:r w:rsidR="00233D87" w:rsidRPr="006779E3">
        <w:t xml:space="preserve"> </w:t>
      </w:r>
      <w:r w:rsidR="004F7A78">
        <w:t>W</w:t>
      </w:r>
      <w:r w:rsidR="006779E3">
        <w:t>e next</w:t>
      </w:r>
      <w:r w:rsidR="004F7A78">
        <w:t xml:space="preserve"> determined if homologs from rice or </w:t>
      </w:r>
      <w:r w:rsidR="004F7A78" w:rsidRPr="00106BBD">
        <w:rPr>
          <w:i/>
          <w:iCs/>
        </w:rPr>
        <w:t>A. thaliana</w:t>
      </w:r>
      <w:r w:rsidR="004F7A78">
        <w:t xml:space="preserve"> with functionally validated 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egions in flowering timing in this species</w:t>
      </w:r>
      <w:r w:rsidR="00233D87">
        <w:t>.</w:t>
      </w:r>
    </w:p>
    <w:p w14:paraId="7B299B34" w14:textId="3D5186AE" w:rsidR="00CE4B3B" w:rsidRPr="00233D87" w:rsidRDefault="0026306B" w:rsidP="00CE4B3B">
      <w:pPr>
        <w:pBdr>
          <w:top w:val="nil"/>
          <w:left w:val="nil"/>
          <w:bottom w:val="nil"/>
          <w:right w:val="nil"/>
          <w:between w:val="nil"/>
        </w:pBdr>
        <w:spacing w:after="120"/>
        <w:rPr>
          <w:sz w:val="18"/>
          <w:szCs w:val="18"/>
        </w:rPr>
      </w:pPr>
      <w:r>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Pr>
          <w:noProof/>
        </w:rPr>
        <w:drawing>
          <wp:anchor distT="0" distB="0" distL="114300" distR="114300" simplePos="0" relativeHeight="251683840" behindDoc="0" locked="0" layoutInCell="1" allowOverlap="1" wp14:anchorId="34CCDFD2" wp14:editId="7BA88F5C">
            <wp:simplePos x="0" y="0"/>
            <wp:positionH relativeFrom="margin">
              <wp:align>left</wp:align>
            </wp:positionH>
            <wp:positionV relativeFrom="paragraph">
              <wp:posOffset>60198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77DEE704" w:rsidR="00221FC8" w:rsidRPr="00233D87" w:rsidRDefault="00221FC8" w:rsidP="00233D87">
      <w:pPr>
        <w:pBdr>
          <w:top w:val="nil"/>
          <w:left w:val="nil"/>
          <w:bottom w:val="nil"/>
          <w:right w:val="nil"/>
          <w:between w:val="nil"/>
        </w:pBdr>
        <w:spacing w:after="120"/>
      </w:pPr>
      <w:r>
        <w:rPr>
          <w:i/>
          <w:iCs/>
        </w:rPr>
        <w:t xml:space="preserve">Confirmation of genetic effects using a </w:t>
      </w:r>
      <w:proofErr w:type="spellStart"/>
      <w:r>
        <w:rPr>
          <w:i/>
          <w:iCs/>
        </w:rPr>
        <w:t>fourway</w:t>
      </w:r>
      <w:proofErr w:type="spellEnd"/>
      <w:r>
        <w:rPr>
          <w:i/>
          <w:iCs/>
        </w:rPr>
        <w:t xml:space="preserve"> cross </w:t>
      </w:r>
    </w:p>
    <w:p w14:paraId="4527B641" w14:textId="5016C768"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greenup and flowering date for the 2016-2019 seasons.</w:t>
      </w:r>
    </w:p>
    <w:p w14:paraId="1F87C4E4" w14:textId="6E1156FC" w:rsidR="00C67A36" w:rsidRDefault="00D25049" w:rsidP="00C67A36">
      <w:pPr>
        <w:ind w:firstLine="720"/>
      </w:pPr>
      <w:r>
        <w:t>To look for dominanc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 Though </w:t>
      </w:r>
      <w:r>
        <w:t xml:space="preserve">the two F1 crosses differed in </w:t>
      </w:r>
      <w:r>
        <w:lastRenderedPageBreak/>
        <w:t xml:space="preserve">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10E44682" w14:textId="046B915E" w:rsidR="00795EC4" w:rsidRDefault="00D25049" w:rsidP="007A4790">
      <w:pPr>
        <w:ind w:firstLine="720"/>
      </w:pPr>
      <w:r>
        <w:t xml:space="preserve">To confirm associations for genetic BLUPs for flowering in our diversity 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w:t>
      </w:r>
      <w:r w:rsidR="00233D87" w:rsidRPr="0026306B">
        <w:rPr>
          <w:i/>
          <w:iCs/>
        </w:rPr>
        <w:t>_</w:t>
      </w:r>
      <w:proofErr w:type="gramStart"/>
      <w:r w:rsidR="00233D87" w:rsidRPr="0026306B">
        <w:rPr>
          <w:i/>
          <w:iCs/>
        </w:rPr>
        <w:t>_</w:t>
      </w:r>
      <w:r w:rsidR="00A447C6" w:rsidRPr="0026306B">
        <w:rPr>
          <w:i/>
          <w:iCs/>
        </w:rPr>
        <w:t>(</w:t>
      </w:r>
      <w:proofErr w:type="gramEnd"/>
      <w:r w:rsidR="00A447C6" w:rsidRPr="0026306B">
        <w:rPr>
          <w:i/>
          <w:iCs/>
        </w:rPr>
        <w:t>or daylength change in seconds…)</w:t>
      </w:r>
      <w:r w:rsidR="00233D87" w:rsidRPr="0026306B">
        <w:rPr>
          <w:i/>
          <w:iCs/>
        </w:rPr>
        <w:t>__</w:t>
      </w:r>
      <w:r w:rsidR="00A447C6">
        <w:t xml:space="preserve"> had higher explanatory power than flowering date for the majority of QTL.  The most significant QTL were on Chr02N, Chr04K, and two positions on Chr05N. Of these strongest four QTL, all but the QTL on Chr02N had consistent associations in five or more GWAS on genetic BLUPs</w:t>
      </w:r>
      <w:r w:rsidR="00CD7BC2">
        <w:t xml:space="preserve"> (Figure 2)</w:t>
      </w:r>
      <w:r w:rsidR="00A447C6">
        <w:t xml:space="preserve">. Of the smaller QTL, the QTL </w:t>
      </w:r>
      <w:r w:rsidR="00CD7BC2">
        <w:t xml:space="preserve">for flowering daylength </w:t>
      </w:r>
      <w:r w:rsidR="00A447C6">
        <w:t>on Chr</w:t>
      </w:r>
      <w:r w:rsidR="00CD7BC2">
        <w:t xml:space="preserve">02K, and the QTL for flowering daylength on Chr09N overlapped with the 20kb interval with consistent associations in five or more GWAS on genetic BLUPs.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53C67A1B" w:rsidR="003B3194" w:rsidRDefault="001950CC" w:rsidP="001950CC">
      <w:pPr>
        <w:rPr>
          <w:i/>
          <w:iCs/>
        </w:rPr>
      </w:pPr>
      <w:r>
        <w:tab/>
      </w:r>
      <w:r w:rsidR="00233D87">
        <w:t>While the presence of different associations at the Texas and North gardens demonstrated GxE in flowering at a continental scale,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evaluated GxE in flowering as a function of five environmental cues: </w:t>
      </w:r>
      <w:r>
        <w:t>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greenup and flowering (‘flowering GDD’), as a function of rainfall on the day of flowering (‘flowering rainfall’), and as a function </w:t>
      </w:r>
      <w:r w:rsidR="00BC148D">
        <w:t xml:space="preserve">of </w:t>
      </w:r>
      <w:r w:rsidR="00F52223">
        <w:t>rainfall between greenup and flowering</w:t>
      </w:r>
      <w:r w:rsidR="00333E00">
        <w:t xml:space="preserve"> (‘cumulative rainfall’)</w:t>
      </w:r>
      <w:r w:rsidR="003B3194">
        <w:t xml:space="preserve">. </w:t>
      </w:r>
      <w:r w:rsidR="0024741A">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24741A">
        <w:t>When</w:t>
      </w:r>
      <w:r w:rsidR="00233D87">
        <w:t xml:space="preserve"> the same SNP set is</w:t>
      </w:r>
      <w:r w:rsidR="0024741A">
        <w:t xml:space="preserve"> used in multiple univariate GWAS, </w:t>
      </w:r>
      <w:r w:rsidR="00233D87">
        <w:t xml:space="preserve">a subsequent mash analysis </w:t>
      </w:r>
      <w:r w:rsidR="0024741A">
        <w:t>share</w:t>
      </w:r>
      <w:r w:rsidR="00233D87">
        <w:t>s</w:t>
      </w:r>
      <w:r w:rsidR="0024741A">
        <w:t xml:space="preserve"> information on patterns of effect size and direction </w:t>
      </w:r>
      <w:r w:rsidR="00233D87">
        <w:t>for SNPs across these</w:t>
      </w:r>
      <w:r w:rsidR="0024741A">
        <w:t xml:space="preserve"> GWAS, improving the power to detect significant, shared results.</w:t>
      </w:r>
    </w:p>
    <w:p w14:paraId="445F0584" w14:textId="77777777" w:rsidR="00227B6C" w:rsidRDefault="00227B6C" w:rsidP="001950CC"/>
    <w:p w14:paraId="6BE8A8CE" w14:textId="0AA98D17" w:rsidR="00F52223" w:rsidRPr="00F52223" w:rsidRDefault="00F52223" w:rsidP="00233D87">
      <w:pPr>
        <w:ind w:left="720"/>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233D87">
      <w:pPr>
        <w:ind w:left="720"/>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233D87">
      <w:pPr>
        <w:ind w:left="720"/>
        <w:rPr>
          <w:i/>
          <w:iCs/>
        </w:rPr>
      </w:pPr>
      <w:r>
        <w:rPr>
          <w:i/>
          <w:iCs/>
        </w:rPr>
        <w:t xml:space="preserve">Paragraph about GxE effects for flowering in both </w:t>
      </w:r>
      <w:proofErr w:type="spellStart"/>
      <w:r>
        <w:rPr>
          <w:i/>
          <w:iCs/>
        </w:rPr>
        <w:t>subpops</w:t>
      </w:r>
      <w:proofErr w:type="spellEnd"/>
      <w:r>
        <w:rPr>
          <w:i/>
          <w:iCs/>
        </w:rPr>
        <w:t>?</w:t>
      </w:r>
    </w:p>
    <w:p w14:paraId="6DA60475" w14:textId="00474EA8" w:rsidR="00816D45" w:rsidRDefault="00816D45" w:rsidP="00233D87">
      <w:pPr>
        <w:ind w:left="720"/>
        <w:rPr>
          <w:i/>
          <w:iCs/>
        </w:rPr>
      </w:pPr>
      <w:r>
        <w:rPr>
          <w:i/>
          <w:iCs/>
        </w:rPr>
        <w:lastRenderedPageBreak/>
        <w:t xml:space="preserve">Overlap between these GxE effects? There isn’t much, I </w:t>
      </w:r>
      <w:proofErr w:type="gramStart"/>
      <w:r>
        <w:rPr>
          <w:i/>
          <w:iCs/>
        </w:rPr>
        <w:t>assume?</w:t>
      </w:r>
      <w:proofErr w:type="gramEnd"/>
    </w:p>
    <w:p w14:paraId="4AA12546" w14:textId="77777777" w:rsidR="00233D87" w:rsidRDefault="00233D87" w:rsidP="00233D87">
      <w:pPr>
        <w:ind w:left="720"/>
        <w:rPr>
          <w:i/>
          <w:iCs/>
        </w:rPr>
      </w:pPr>
    </w:p>
    <w:p w14:paraId="4A5E47F0" w14:textId="1DFAAF36" w:rsidR="008F24FF" w:rsidRPr="00F4170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27 </w:t>
      </w:r>
      <w:proofErr w:type="spellStart"/>
      <w:r>
        <w:t>AxB</w:t>
      </w:r>
      <w:proofErr w:type="spellEnd"/>
      <w:r>
        <w:t xml:space="preserve"> alleles accelerated flowering by decreasing the GDD required for flowering,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r>
        <w:rPr>
          <w:b/>
          <w:bCs/>
        </w:rPr>
        <w:t>Discussion</w:t>
      </w:r>
    </w:p>
    <w:p w14:paraId="3DDC0E02" w14:textId="13536E88" w:rsidR="00AC59C4" w:rsidRPr="0026306B" w:rsidRDefault="00AC59C4" w:rsidP="00866E58">
      <w:pPr>
        <w:pStyle w:val="ListParagraph"/>
        <w:numPr>
          <w:ilvl w:val="0"/>
          <w:numId w:val="2"/>
        </w:numPr>
        <w:rPr>
          <w:i/>
          <w:iCs/>
        </w:rPr>
      </w:pPr>
      <w:r w:rsidRPr="0026306B">
        <w:rPr>
          <w:i/>
          <w:iCs/>
        </w:rPr>
        <w:t xml:space="preserve">Possible reasons why we </w:t>
      </w:r>
      <w:proofErr w:type="gramStart"/>
      <w:r w:rsidRPr="0026306B">
        <w:rPr>
          <w:i/>
          <w:iCs/>
        </w:rPr>
        <w:t>didn’t</w:t>
      </w:r>
      <w:proofErr w:type="gramEnd"/>
      <w:r w:rsidRPr="0026306B">
        <w:rPr>
          <w:i/>
          <w:iCs/>
        </w:rPr>
        <w:t xml:space="preserve"> find candidates in GWAS for other three QTL intervals: false negatives, type of allele shifts we are testing here vs the </w:t>
      </w:r>
      <w:proofErr w:type="spellStart"/>
      <w:r w:rsidRPr="0026306B">
        <w:rPr>
          <w:i/>
          <w:iCs/>
        </w:rPr>
        <w:t>fourway</w:t>
      </w:r>
      <w:proofErr w:type="spellEnd"/>
      <w:r w:rsidRPr="0026306B">
        <w:rPr>
          <w:i/>
          <w:iCs/>
        </w:rPr>
        <w:t>, other things</w:t>
      </w:r>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w:t>
      </w:r>
      <w:proofErr w:type="gramStart"/>
      <w:r w:rsidRPr="0026306B">
        <w:rPr>
          <w:i/>
          <w:iCs/>
        </w:rPr>
        <w:t>couldn’t</w:t>
      </w:r>
      <w:proofErr w:type="gramEnd"/>
      <w:r w:rsidRPr="0026306B">
        <w:rPr>
          <w:i/>
          <w:iCs/>
        </w:rPr>
        <w:t xml:space="preserve"> detect in our </w:t>
      </w:r>
      <w:proofErr w:type="spellStart"/>
      <w:r w:rsidRPr="0026306B">
        <w:rPr>
          <w:i/>
          <w:iCs/>
        </w:rPr>
        <w:t>fourway</w:t>
      </w:r>
      <w:proofErr w:type="spellEnd"/>
      <w:r w:rsidRPr="0026306B">
        <w:rPr>
          <w:i/>
          <w:iCs/>
        </w:rPr>
        <w:t xml:space="preserve">? Particularly differences between Gulf alleles… maybe offer up Gulf specific GWAS/mash here. Or GWAS on any individual that is tetraploid and looks like </w:t>
      </w:r>
      <w:proofErr w:type="gramStart"/>
      <w:r w:rsidRPr="0026306B">
        <w:rPr>
          <w:i/>
          <w:iCs/>
        </w:rPr>
        <w:t>it’s</w:t>
      </w:r>
      <w:proofErr w:type="gramEnd"/>
      <w:r w:rsidRPr="0026306B">
        <w:rPr>
          <w:i/>
          <w:iCs/>
        </w:rPr>
        <w:t xml:space="preserve"> photoperiod sensitive – including some admixed and Atlantic individuals. As an idea.</w:t>
      </w:r>
    </w:p>
    <w:p w14:paraId="399F85D1" w14:textId="65452040" w:rsidR="00AC59C4" w:rsidRPr="0026306B" w:rsidRDefault="00AC59C4" w:rsidP="00866E58">
      <w:pPr>
        <w:pStyle w:val="ListParagraph"/>
        <w:numPr>
          <w:ilvl w:val="0"/>
          <w:numId w:val="2"/>
        </w:numPr>
        <w:rPr>
          <w:i/>
          <w:iCs/>
        </w:rPr>
      </w:pPr>
      <w:r w:rsidRPr="0026306B">
        <w:rPr>
          <w:i/>
          <w:iCs/>
        </w:rPr>
        <w:t xml:space="preserve">Want to bring back discussion of environmental cues… may be able to lead </w:t>
      </w:r>
      <w:proofErr w:type="gramStart"/>
      <w:r w:rsidRPr="0026306B">
        <w:rPr>
          <w:i/>
          <w:iCs/>
        </w:rPr>
        <w:t>in to</w:t>
      </w:r>
      <w:proofErr w:type="gramEnd"/>
      <w:r w:rsidRPr="0026306B">
        <w:rPr>
          <w:i/>
          <w:iCs/>
        </w:rPr>
        <w:t xml:space="preserve"> this by talking about which subpopulations are segregating for these things.</w:t>
      </w:r>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lastRenderedPageBreak/>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0"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36E4D233"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028BFB" w14:textId="77777777" w:rsidR="007B2F40" w:rsidRDefault="007B2F40" w:rsidP="007B55E9">
      <w:pPr>
        <w:spacing w:after="0" w:line="240" w:lineRule="auto"/>
      </w:pPr>
      <w:r>
        <w:separator/>
      </w:r>
    </w:p>
  </w:endnote>
  <w:endnote w:type="continuationSeparator" w:id="0">
    <w:p w14:paraId="435A9979" w14:textId="77777777" w:rsidR="007B2F40" w:rsidRDefault="007B2F40"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BA9495" w14:textId="77777777" w:rsidR="007B2F40" w:rsidRDefault="007B2F40" w:rsidP="007B55E9">
      <w:pPr>
        <w:spacing w:after="0" w:line="240" w:lineRule="auto"/>
      </w:pPr>
      <w:r>
        <w:separator/>
      </w:r>
    </w:p>
  </w:footnote>
  <w:footnote w:type="continuationSeparator" w:id="0">
    <w:p w14:paraId="4FA817F4" w14:textId="77777777" w:rsidR="007B2F40" w:rsidRDefault="007B2F40"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7279F"/>
    <w:rsid w:val="0008173C"/>
    <w:rsid w:val="00083CC4"/>
    <w:rsid w:val="00085338"/>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0F66DE"/>
    <w:rsid w:val="00106BBD"/>
    <w:rsid w:val="00112F2A"/>
    <w:rsid w:val="00113FD9"/>
    <w:rsid w:val="00120602"/>
    <w:rsid w:val="001218C4"/>
    <w:rsid w:val="00121B8E"/>
    <w:rsid w:val="00131685"/>
    <w:rsid w:val="00143ED7"/>
    <w:rsid w:val="0014430D"/>
    <w:rsid w:val="00144530"/>
    <w:rsid w:val="001475B5"/>
    <w:rsid w:val="00150878"/>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D0ABE"/>
    <w:rsid w:val="001D1108"/>
    <w:rsid w:val="001D5AD0"/>
    <w:rsid w:val="001E0A27"/>
    <w:rsid w:val="001E4573"/>
    <w:rsid w:val="001F188C"/>
    <w:rsid w:val="001F591D"/>
    <w:rsid w:val="001F7232"/>
    <w:rsid w:val="002004B3"/>
    <w:rsid w:val="00203580"/>
    <w:rsid w:val="00205939"/>
    <w:rsid w:val="002059D6"/>
    <w:rsid w:val="00205EC7"/>
    <w:rsid w:val="00207876"/>
    <w:rsid w:val="0021167A"/>
    <w:rsid w:val="002129B4"/>
    <w:rsid w:val="00221FC8"/>
    <w:rsid w:val="002229F9"/>
    <w:rsid w:val="0022308F"/>
    <w:rsid w:val="00227B6C"/>
    <w:rsid w:val="00233A42"/>
    <w:rsid w:val="00233D87"/>
    <w:rsid w:val="00236B2F"/>
    <w:rsid w:val="0024741A"/>
    <w:rsid w:val="00247A73"/>
    <w:rsid w:val="00250461"/>
    <w:rsid w:val="002531BE"/>
    <w:rsid w:val="00255B02"/>
    <w:rsid w:val="00261633"/>
    <w:rsid w:val="002621DA"/>
    <w:rsid w:val="0026306B"/>
    <w:rsid w:val="00263D55"/>
    <w:rsid w:val="00265861"/>
    <w:rsid w:val="00266128"/>
    <w:rsid w:val="00275909"/>
    <w:rsid w:val="00286B13"/>
    <w:rsid w:val="00287E01"/>
    <w:rsid w:val="00290289"/>
    <w:rsid w:val="002918DA"/>
    <w:rsid w:val="00296553"/>
    <w:rsid w:val="002A008E"/>
    <w:rsid w:val="002A0403"/>
    <w:rsid w:val="002A25F9"/>
    <w:rsid w:val="002A411A"/>
    <w:rsid w:val="002A616B"/>
    <w:rsid w:val="002A746D"/>
    <w:rsid w:val="002B031D"/>
    <w:rsid w:val="002B1044"/>
    <w:rsid w:val="002B35A4"/>
    <w:rsid w:val="002B494F"/>
    <w:rsid w:val="002C0566"/>
    <w:rsid w:val="002C2BA5"/>
    <w:rsid w:val="002C4F58"/>
    <w:rsid w:val="002D1D34"/>
    <w:rsid w:val="002D4FF6"/>
    <w:rsid w:val="002D5AB7"/>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60B3A"/>
    <w:rsid w:val="00360D0B"/>
    <w:rsid w:val="00374233"/>
    <w:rsid w:val="00384C59"/>
    <w:rsid w:val="00384F67"/>
    <w:rsid w:val="00390283"/>
    <w:rsid w:val="003B275E"/>
    <w:rsid w:val="003B3194"/>
    <w:rsid w:val="003B7B8A"/>
    <w:rsid w:val="003D0CEF"/>
    <w:rsid w:val="003D2058"/>
    <w:rsid w:val="003E07FE"/>
    <w:rsid w:val="00401C85"/>
    <w:rsid w:val="00406FA1"/>
    <w:rsid w:val="0041024B"/>
    <w:rsid w:val="00412A1F"/>
    <w:rsid w:val="004144D8"/>
    <w:rsid w:val="0041698C"/>
    <w:rsid w:val="004176BC"/>
    <w:rsid w:val="00420750"/>
    <w:rsid w:val="00442F71"/>
    <w:rsid w:val="00445456"/>
    <w:rsid w:val="0044729E"/>
    <w:rsid w:val="00450BC4"/>
    <w:rsid w:val="00450D52"/>
    <w:rsid w:val="0046160E"/>
    <w:rsid w:val="004626A2"/>
    <w:rsid w:val="00471AD0"/>
    <w:rsid w:val="0047633C"/>
    <w:rsid w:val="0048046B"/>
    <w:rsid w:val="004830E7"/>
    <w:rsid w:val="00483BCF"/>
    <w:rsid w:val="00487648"/>
    <w:rsid w:val="004973CD"/>
    <w:rsid w:val="004A5825"/>
    <w:rsid w:val="004A60B9"/>
    <w:rsid w:val="004B4258"/>
    <w:rsid w:val="004C2FC7"/>
    <w:rsid w:val="004C5D9D"/>
    <w:rsid w:val="004C648E"/>
    <w:rsid w:val="004E7835"/>
    <w:rsid w:val="004F2E0D"/>
    <w:rsid w:val="004F492B"/>
    <w:rsid w:val="004F5292"/>
    <w:rsid w:val="004F7A78"/>
    <w:rsid w:val="005073D5"/>
    <w:rsid w:val="00510872"/>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119A"/>
    <w:rsid w:val="005B48F5"/>
    <w:rsid w:val="005B51E7"/>
    <w:rsid w:val="005C1AE9"/>
    <w:rsid w:val="005C5A80"/>
    <w:rsid w:val="005C7580"/>
    <w:rsid w:val="005D1C48"/>
    <w:rsid w:val="005D2E94"/>
    <w:rsid w:val="005D4CBB"/>
    <w:rsid w:val="005E25C9"/>
    <w:rsid w:val="005F584E"/>
    <w:rsid w:val="005F664E"/>
    <w:rsid w:val="00607891"/>
    <w:rsid w:val="00607E2B"/>
    <w:rsid w:val="00610170"/>
    <w:rsid w:val="0061553C"/>
    <w:rsid w:val="0062190D"/>
    <w:rsid w:val="00622ED6"/>
    <w:rsid w:val="006279C0"/>
    <w:rsid w:val="00654CFA"/>
    <w:rsid w:val="0065684F"/>
    <w:rsid w:val="006622CE"/>
    <w:rsid w:val="0067259B"/>
    <w:rsid w:val="006729EB"/>
    <w:rsid w:val="00673F5A"/>
    <w:rsid w:val="00674A9D"/>
    <w:rsid w:val="00674F1D"/>
    <w:rsid w:val="006779E3"/>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51D9B"/>
    <w:rsid w:val="0077351D"/>
    <w:rsid w:val="007749EF"/>
    <w:rsid w:val="00775237"/>
    <w:rsid w:val="00781076"/>
    <w:rsid w:val="0078762E"/>
    <w:rsid w:val="00795EC4"/>
    <w:rsid w:val="007A2678"/>
    <w:rsid w:val="007A4790"/>
    <w:rsid w:val="007A6ABF"/>
    <w:rsid w:val="007B2F40"/>
    <w:rsid w:val="007B4B3A"/>
    <w:rsid w:val="007B55E9"/>
    <w:rsid w:val="007C5880"/>
    <w:rsid w:val="007C5A21"/>
    <w:rsid w:val="007D18ED"/>
    <w:rsid w:val="007D54E0"/>
    <w:rsid w:val="007E4C5F"/>
    <w:rsid w:val="007E6CED"/>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0AA9"/>
    <w:rsid w:val="008E2A5C"/>
    <w:rsid w:val="008E30F5"/>
    <w:rsid w:val="008E5129"/>
    <w:rsid w:val="008E678F"/>
    <w:rsid w:val="008F24FF"/>
    <w:rsid w:val="008F7A3E"/>
    <w:rsid w:val="009041BB"/>
    <w:rsid w:val="00905975"/>
    <w:rsid w:val="00911047"/>
    <w:rsid w:val="0091743B"/>
    <w:rsid w:val="009219A5"/>
    <w:rsid w:val="0092463E"/>
    <w:rsid w:val="00930F20"/>
    <w:rsid w:val="00934EA3"/>
    <w:rsid w:val="00940202"/>
    <w:rsid w:val="00943CDA"/>
    <w:rsid w:val="00950031"/>
    <w:rsid w:val="0095061C"/>
    <w:rsid w:val="00954192"/>
    <w:rsid w:val="009663EC"/>
    <w:rsid w:val="009721BC"/>
    <w:rsid w:val="00973DCA"/>
    <w:rsid w:val="00975229"/>
    <w:rsid w:val="00975C00"/>
    <w:rsid w:val="009769D6"/>
    <w:rsid w:val="00980A54"/>
    <w:rsid w:val="00983E7E"/>
    <w:rsid w:val="009932F8"/>
    <w:rsid w:val="009944C8"/>
    <w:rsid w:val="00994DC4"/>
    <w:rsid w:val="00995A51"/>
    <w:rsid w:val="009A0C54"/>
    <w:rsid w:val="009A1764"/>
    <w:rsid w:val="009A198E"/>
    <w:rsid w:val="009A6D99"/>
    <w:rsid w:val="009B2954"/>
    <w:rsid w:val="009B6ED2"/>
    <w:rsid w:val="009B6EED"/>
    <w:rsid w:val="009B7720"/>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11543"/>
    <w:rsid w:val="00A1326C"/>
    <w:rsid w:val="00A20E08"/>
    <w:rsid w:val="00A2334A"/>
    <w:rsid w:val="00A238AD"/>
    <w:rsid w:val="00A27FB7"/>
    <w:rsid w:val="00A30C9D"/>
    <w:rsid w:val="00A40923"/>
    <w:rsid w:val="00A44561"/>
    <w:rsid w:val="00A447C6"/>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3B0D"/>
    <w:rsid w:val="00BF7FD8"/>
    <w:rsid w:val="00C11F7F"/>
    <w:rsid w:val="00C1388E"/>
    <w:rsid w:val="00C26062"/>
    <w:rsid w:val="00C30D0C"/>
    <w:rsid w:val="00C41CBE"/>
    <w:rsid w:val="00C45AA6"/>
    <w:rsid w:val="00C45B1E"/>
    <w:rsid w:val="00C6280E"/>
    <w:rsid w:val="00C6309B"/>
    <w:rsid w:val="00C67A36"/>
    <w:rsid w:val="00C71E4E"/>
    <w:rsid w:val="00C73273"/>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13D1F"/>
    <w:rsid w:val="00E153A4"/>
    <w:rsid w:val="00E22A87"/>
    <w:rsid w:val="00E26CA0"/>
    <w:rsid w:val="00E27759"/>
    <w:rsid w:val="00E35235"/>
    <w:rsid w:val="00E374AB"/>
    <w:rsid w:val="00E40396"/>
    <w:rsid w:val="00E44F28"/>
    <w:rsid w:val="00E4507C"/>
    <w:rsid w:val="00E466BF"/>
    <w:rsid w:val="00E477C2"/>
    <w:rsid w:val="00E63946"/>
    <w:rsid w:val="00E718A3"/>
    <w:rsid w:val="00E7433B"/>
    <w:rsid w:val="00E76EE1"/>
    <w:rsid w:val="00E81A33"/>
    <w:rsid w:val="00E82C32"/>
    <w:rsid w:val="00E92AC5"/>
    <w:rsid w:val="00E9448A"/>
    <w:rsid w:val="00E9683C"/>
    <w:rsid w:val="00EA260A"/>
    <w:rsid w:val="00EE2CFC"/>
    <w:rsid w:val="00EF30DE"/>
    <w:rsid w:val="00EF4727"/>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7E3"/>
    <w:rsid w:val="00F94B97"/>
    <w:rsid w:val="00F957C3"/>
    <w:rsid w:val="00FA3BCE"/>
    <w:rsid w:val="00FB09C9"/>
    <w:rsid w:val="00FB4101"/>
    <w:rsid w:val="00FB492B"/>
    <w:rsid w:val="00FB7146"/>
    <w:rsid w:val="00FC2061"/>
    <w:rsid w:val="00FC3D95"/>
    <w:rsid w:val="00FC601D"/>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hyperlink" Target="https://datadryad.org/stash/dataset/doi:10.5061/dryad.ghx3ffbjv"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0</TotalTime>
  <Pages>19</Pages>
  <Words>7583</Words>
  <Characters>4322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13</cp:revision>
  <dcterms:created xsi:type="dcterms:W3CDTF">2020-10-02T17:06:00Z</dcterms:created>
  <dcterms:modified xsi:type="dcterms:W3CDTF">2020-10-02T22:46:00Z</dcterms:modified>
</cp:coreProperties>
</file>